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734B" w:rsidRDefault="00F53F3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onsehlea Teah </w:t>
      </w:r>
    </w:p>
    <w:p w:rsidR="00923802" w:rsidRDefault="00F53F3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:rsidR="00923802" w:rsidRDefault="00F53F3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olitical Science</w:t>
      </w:r>
    </w:p>
    <w:p w:rsidR="00923802" w:rsidRDefault="00F53F3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ptember 24, 2019</w:t>
      </w:r>
    </w:p>
    <w:p w:rsidR="00F53F3E" w:rsidRPr="00F53F3E" w:rsidRDefault="00F53F3E" w:rsidP="00F53F3E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53F3E">
        <w:rPr>
          <w:rFonts w:ascii="Times New Roman" w:hAnsi="Times New Roman" w:cs="Times New Roman"/>
          <w:sz w:val="24"/>
          <w:szCs w:val="24"/>
        </w:rPr>
        <w:t>Nepal’s stolen children</w:t>
      </w:r>
    </w:p>
    <w:p w:rsidR="00C74D28" w:rsidRDefault="00F53F3E" w:rsidP="00F53F3E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>Why did you choose this documentary over the others?</w:t>
      </w:r>
    </w:p>
    <w:p w:rsidR="009F3178" w:rsidRPr="003C65D5" w:rsidRDefault="00FD78AE" w:rsidP="003E5D28">
      <w:pPr>
        <w:spacing w:after="0" w:line="480" w:lineRule="auto"/>
        <w:ind w:firstLine="720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I chose this documentary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as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it talks about a largely unknown area of human traff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icking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. The Indo- Nepal border crossings may have some beautiful sights to visit but before the release of this documentary, hardly anyone has known this dark aspect of the human trafficking. The most </w:t>
      </w:r>
      <w:r w:rsidR="003E5D28" w:rsidRPr="003C65D5">
        <w:rPr>
          <w:rFonts w:ascii="Times New Roman" w:eastAsiaTheme="majorEastAsia" w:hAnsi="Times New Roman" w:cs="Times New Roman"/>
          <w:bCs/>
          <w:sz w:val="24"/>
          <w:szCs w:val="24"/>
        </w:rPr>
        <w:t>important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element which </w:t>
      </w:r>
      <w:r w:rsidR="003E5D28" w:rsidRPr="003C65D5">
        <w:rPr>
          <w:rFonts w:ascii="Times New Roman" w:eastAsiaTheme="majorEastAsia" w:hAnsi="Times New Roman" w:cs="Times New Roman"/>
          <w:bCs/>
          <w:sz w:val="24"/>
          <w:szCs w:val="24"/>
        </w:rPr>
        <w:t>attracted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my attention was the easy passage the traffickers find. The documentary talks about a horrifying aspect that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how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many </w:t>
      </w:r>
      <w:proofErr w:type="spellStart"/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>women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s</w:t>
      </w:r>
      <w:proofErr w:type="spellEnd"/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re being trafficked to India via illegal crossings.  </w:t>
      </w:r>
    </w:p>
    <w:p w:rsidR="00F53F3E" w:rsidRDefault="00F53F3E" w:rsidP="00F53F3E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 xml:space="preserve">The Nepal/ India border is an issue for human trafficking. What could be done to make it </w:t>
      </w:r>
      <w:r w:rsidR="003E5D28" w:rsidRPr="00F53F3E">
        <w:rPr>
          <w:rFonts w:ascii="Times New Roman" w:eastAsiaTheme="majorEastAsia" w:hAnsi="Times New Roman" w:cs="Times New Roman"/>
          <w:bCs/>
          <w:sz w:val="24"/>
          <w:szCs w:val="24"/>
        </w:rPr>
        <w:t>more</w:t>
      </w: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 xml:space="preserve"> se</w:t>
      </w:r>
      <w:r w:rsidR="00FD78AE">
        <w:rPr>
          <w:rFonts w:ascii="Times New Roman" w:eastAsiaTheme="majorEastAsia" w:hAnsi="Times New Roman" w:cs="Times New Roman"/>
          <w:bCs/>
          <w:sz w:val="24"/>
          <w:szCs w:val="24"/>
        </w:rPr>
        <w:t>cure and less present with acti</w:t>
      </w: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>vity?</w:t>
      </w:r>
    </w:p>
    <w:p w:rsidR="00FD78AE" w:rsidRPr="00FD78AE" w:rsidRDefault="003E5D28" w:rsidP="003E5D28">
      <w:pPr>
        <w:spacing w:after="0" w:line="480" w:lineRule="auto"/>
        <w:ind w:firstLine="720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t>I</w:t>
      </w:r>
      <w:r w:rsidR="00FD78AE">
        <w:rPr>
          <w:rFonts w:ascii="Times New Roman" w:eastAsiaTheme="majorEastAsia" w:hAnsi="Times New Roman" w:cs="Times New Roman"/>
          <w:bCs/>
          <w:sz w:val="24"/>
          <w:szCs w:val="24"/>
        </w:rPr>
        <w:t>n the documentary the p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>olice officer</w:t>
      </w:r>
      <w:r w:rsidR="00FD78AE">
        <w:rPr>
          <w:rFonts w:ascii="Times New Roman" w:eastAsiaTheme="majorEastAsia" w:hAnsi="Times New Roman" w:cs="Times New Roman"/>
          <w:bCs/>
          <w:sz w:val="24"/>
          <w:szCs w:val="24"/>
        </w:rPr>
        <w:t xml:space="preserve"> talks about t</w:t>
      </w:r>
      <w:r w:rsid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he human resource building, I think this can be the most useful way to curb this menace. If the women 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>officials</w:t>
      </w:r>
      <w:r w:rsid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of Maiti Nepal are given an authoritative charge, this can serve the purpose of curbing human trafficking at the 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>borders</w:t>
      </w:r>
      <w:r w:rsid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. I 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>have observed that there was</w:t>
      </w:r>
      <w:r w:rsid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lack of coordination among state authorities and 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>officials</w:t>
      </w:r>
      <w:r w:rsid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of Maiti </w:t>
      </w:r>
      <w:proofErr w:type="spellStart"/>
      <w:r w:rsidR="003C65D5">
        <w:rPr>
          <w:rFonts w:ascii="Times New Roman" w:eastAsiaTheme="majorEastAsia" w:hAnsi="Times New Roman" w:cs="Times New Roman"/>
          <w:bCs/>
          <w:sz w:val="24"/>
          <w:szCs w:val="24"/>
        </w:rPr>
        <w:t>Nepal</w:t>
      </w:r>
      <w:proofErr w:type="gramStart"/>
      <w:r w:rsidR="003C65D5">
        <w:rPr>
          <w:rFonts w:ascii="Times New Roman" w:eastAsiaTheme="majorEastAsia" w:hAnsi="Times New Roman" w:cs="Times New Roman"/>
          <w:bCs/>
          <w:sz w:val="24"/>
          <w:szCs w:val="24"/>
        </w:rPr>
        <w:t>,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>.</w:t>
      </w:r>
      <w:proofErr w:type="gramEnd"/>
      <w:r>
        <w:rPr>
          <w:rFonts w:ascii="Times New Roman" w:eastAsiaTheme="majorEastAsia" w:hAnsi="Times New Roman" w:cs="Times New Roman"/>
          <w:bCs/>
          <w:sz w:val="24"/>
          <w:szCs w:val="24"/>
        </w:rPr>
        <w:t>I</w:t>
      </w:r>
      <w:proofErr w:type="spellEnd"/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 believe encouraging both sides can</w:t>
      </w:r>
      <w:r w:rsid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help in making the border crossing more secure.  </w:t>
      </w:r>
    </w:p>
    <w:p w:rsidR="00F53F3E" w:rsidRDefault="00F53F3E" w:rsidP="00F53F3E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 xml:space="preserve">What are the positives and challenges for </w:t>
      </w:r>
      <w:r w:rsidR="003E5D28" w:rsidRPr="00F53F3E">
        <w:rPr>
          <w:rFonts w:ascii="Times New Roman" w:eastAsiaTheme="majorEastAsia" w:hAnsi="Times New Roman" w:cs="Times New Roman"/>
          <w:bCs/>
          <w:sz w:val="24"/>
          <w:szCs w:val="24"/>
        </w:rPr>
        <w:t>Maiti</w:t>
      </w: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 xml:space="preserve"> Nepal at the border? Is it helpful to have former victims police the border with </w:t>
      </w:r>
      <w:r w:rsidR="003E5D28" w:rsidRPr="00F53F3E">
        <w:rPr>
          <w:rFonts w:ascii="Times New Roman" w:eastAsiaTheme="majorEastAsia" w:hAnsi="Times New Roman" w:cs="Times New Roman"/>
          <w:bCs/>
          <w:sz w:val="24"/>
          <w:szCs w:val="24"/>
        </w:rPr>
        <w:t>police</w:t>
      </w: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>?</w:t>
      </w:r>
    </w:p>
    <w:p w:rsidR="003C65D5" w:rsidRPr="003C65D5" w:rsidRDefault="003C65D5" w:rsidP="003C65D5">
      <w:pPr>
        <w:spacing w:after="0" w:line="480" w:lineRule="auto"/>
        <w:ind w:firstLine="720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There are many positives for Maiti Nepal since they have </w:t>
      </w:r>
      <w:r w:rsidR="003E5D28" w:rsidRPr="003C65D5">
        <w:rPr>
          <w:rFonts w:ascii="Times New Roman" w:eastAsiaTheme="majorEastAsia" w:hAnsi="Times New Roman" w:cs="Times New Roman"/>
          <w:bCs/>
          <w:sz w:val="24"/>
          <w:szCs w:val="24"/>
        </w:rPr>
        <w:t>rescued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more than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12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,000 </w:t>
      </w:r>
      <w:r w:rsidR="003E5D28" w:rsidRPr="003C65D5">
        <w:rPr>
          <w:rFonts w:ascii="Times New Roman" w:eastAsiaTheme="majorEastAsia" w:hAnsi="Times New Roman" w:cs="Times New Roman"/>
          <w:bCs/>
          <w:sz w:val="24"/>
          <w:szCs w:val="24"/>
        </w:rPr>
        <w:t>women’s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from </w:t>
      </w:r>
      <w:r w:rsidR="003E5D28" w:rsidRPr="003C65D5">
        <w:rPr>
          <w:rFonts w:ascii="Times New Roman" w:eastAsiaTheme="majorEastAsia" w:hAnsi="Times New Roman" w:cs="Times New Roman"/>
          <w:bCs/>
          <w:sz w:val="24"/>
          <w:szCs w:val="24"/>
        </w:rPr>
        <w:t>traffickers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in a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short 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>time span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.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I think the Maiti Nepal faces so much challenges 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lastRenderedPageBreak/>
        <w:t xml:space="preserve">in their task, as they don’t have the state supervision. The former victims of the human traffickers 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>are helpful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in 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>sorting out</w:t>
      </w:r>
      <w:r w:rsidRPr="003C65D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the illegal activities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as they have been through same 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experiences. The thing that can serve their purpose of ending human trafficking is </w:t>
      </w:r>
      <w:r w:rsidR="00C77983">
        <w:rPr>
          <w:rFonts w:ascii="Times New Roman" w:eastAsiaTheme="majorEastAsia" w:hAnsi="Times New Roman" w:cs="Times New Roman"/>
          <w:bCs/>
          <w:sz w:val="24"/>
          <w:szCs w:val="24"/>
        </w:rPr>
        <w:t xml:space="preserve">state supervision, which can be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helpful</w:t>
      </w:r>
      <w:r w:rsidR="00C77983">
        <w:rPr>
          <w:rFonts w:ascii="Times New Roman" w:eastAsiaTheme="majorEastAsia" w:hAnsi="Times New Roman" w:cs="Times New Roman"/>
          <w:bCs/>
          <w:sz w:val="24"/>
          <w:szCs w:val="24"/>
        </w:rPr>
        <w:t xml:space="preserve"> in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achieving their goal.</w:t>
      </w:r>
      <w:r w:rsidR="00C77983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</w:p>
    <w:p w:rsidR="00F53F3E" w:rsidRDefault="00F53F3E" w:rsidP="00F53F3E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>Maiti Nepal is a survivor led organization. What are the positives and negatives of this type of leadership?</w:t>
      </w:r>
    </w:p>
    <w:p w:rsidR="00C77983" w:rsidRPr="00C77983" w:rsidRDefault="00C77983" w:rsidP="00C77983">
      <w:pPr>
        <w:spacing w:after="0" w:line="480" w:lineRule="auto"/>
        <w:ind w:firstLine="720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t>There are few organiz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ations in Asian region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 which voluntarily work to curb human trafficking. There are many positives and a few negative aspects of such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organizations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. For example, these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organizations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 work in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collaboration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 with the state authorities and help in rooting out bad elements from the society, this is a positive aspect</w:t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fldChar w:fldCharType="begin"/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instrText xml:space="preserve"> ADDIN ZOTERO_ITEM CSL_CITATION {"citationID":"lmp1DB3D","properties":{"formattedCitation":"({\\i{}Nepal\\uc0\\u8217{}s Stolen Children - CNN Video})","plainCitation":"(Nepal’s Stolen Children - CNN Video)","noteIndex":0},"citationItems":[{"id":326,"uris":["http://zotero.org/users/local/s8f0QVnP/items/KNLRWBDL"],"uri":["http://zotero.org/users/local/s8f0QVnP/items/KNLRWBDL"],"itemData":{"id":326,"type":"motion_picture","title":"Nepal's stolen children - CNN Video","source":"edition.cnn.com","abstract":"Actress and anti-sex trafficking activist Demi Moore partners with the CNN Freedom Project to shine a light on the shocking trade of human life in Nepal.","URL":"https://www.cnn.com/videos/world/2015/05/22/spc-cfp-nepal-stolen-children.cnn","accessed":{"date-parts":[["2019",9,24]]}}}],"schema":"https://github.com/citation-style-language/schema/raw/master/csl-citation.json"} </w:instrText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fldChar w:fldCharType="separate"/>
      </w:r>
      <w:r w:rsidR="00DB0E6D" w:rsidRPr="00DB0E6D">
        <w:rPr>
          <w:rFonts w:ascii="Times New Roman" w:hAnsi="Times New Roman" w:cs="Times New Roman"/>
          <w:sz w:val="24"/>
          <w:szCs w:val="24"/>
        </w:rPr>
        <w:t>(</w:t>
      </w:r>
      <w:r w:rsidR="00DB0E6D" w:rsidRPr="00DB0E6D">
        <w:rPr>
          <w:rFonts w:ascii="Times New Roman" w:hAnsi="Times New Roman" w:cs="Times New Roman"/>
          <w:i/>
          <w:iCs/>
          <w:sz w:val="24"/>
          <w:szCs w:val="24"/>
        </w:rPr>
        <w:t>Nepal’s Stolen Children - CNN Video</w:t>
      </w:r>
      <w:r w:rsidR="00DB0E6D" w:rsidRPr="00DB0E6D">
        <w:rPr>
          <w:rFonts w:ascii="Times New Roman" w:hAnsi="Times New Roman" w:cs="Times New Roman"/>
          <w:sz w:val="24"/>
          <w:szCs w:val="24"/>
        </w:rPr>
        <w:t>)</w:t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fldChar w:fldCharType="end"/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. However, </w:t>
      </w:r>
      <w:r w:rsidR="00AF5003">
        <w:rPr>
          <w:rFonts w:ascii="Times New Roman" w:eastAsiaTheme="majorEastAsia" w:hAnsi="Times New Roman" w:cs="Times New Roman"/>
          <w:bCs/>
          <w:sz w:val="24"/>
          <w:szCs w:val="24"/>
        </w:rPr>
        <w:t>sometime their functional procedures get overlap with state responsibilities. This is a negative aspect which can be easily mitigated by putting in</w:t>
      </w:r>
      <w:r w:rsidR="00F728D4">
        <w:rPr>
          <w:rFonts w:ascii="Times New Roman" w:eastAsiaTheme="majorEastAsia" w:hAnsi="Times New Roman" w:cs="Times New Roman"/>
          <w:bCs/>
          <w:sz w:val="24"/>
          <w:szCs w:val="24"/>
        </w:rPr>
        <w:t xml:space="preserve"> small efforts. </w:t>
      </w:r>
    </w:p>
    <w:p w:rsidR="00F53F3E" w:rsidRDefault="00F53F3E" w:rsidP="00F53F3E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>What did you think of the Prime Minister’s response to the issue of human trafficking? Was he committed to fighting it?</w:t>
      </w:r>
    </w:p>
    <w:p w:rsidR="00F728D4" w:rsidRPr="00F728D4" w:rsidRDefault="00F728D4" w:rsidP="003E5D28">
      <w:pPr>
        <w:spacing w:after="0" w:line="480" w:lineRule="auto"/>
        <w:ind w:firstLine="720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The Prime Minister’s response to the representative of </w:t>
      </w:r>
      <w:r w:rsidR="00DF6E9A">
        <w:rPr>
          <w:rFonts w:ascii="Times New Roman" w:eastAsiaTheme="majorEastAsia" w:hAnsi="Times New Roman" w:cs="Times New Roman"/>
          <w:bCs/>
          <w:sz w:val="24"/>
          <w:szCs w:val="24"/>
        </w:rPr>
        <w:t>DNA foundation was satisfactory.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 He could had made sure that the representative</w:t>
      </w:r>
      <w:r w:rsidR="00DF6E9A">
        <w:rPr>
          <w:rFonts w:ascii="Times New Roman" w:eastAsiaTheme="majorEastAsia" w:hAnsi="Times New Roman" w:cs="Times New Roman"/>
          <w:bCs/>
          <w:sz w:val="24"/>
          <w:szCs w:val="24"/>
        </w:rPr>
        <w:t>s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DF6E9A">
        <w:rPr>
          <w:rFonts w:ascii="Times New Roman" w:eastAsiaTheme="majorEastAsia" w:hAnsi="Times New Roman" w:cs="Times New Roman"/>
          <w:bCs/>
          <w:sz w:val="24"/>
          <w:szCs w:val="24"/>
        </w:rPr>
        <w:t xml:space="preserve">should meet the trafficker without any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hindrance</w:t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fldChar w:fldCharType="begin"/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instrText xml:space="preserve"> ADDIN ZOTERO_ITEM CSL_CITATION {"citationID":"wcFl6Dqy","properties":{"formattedCitation":"({\\i{}Nepal\\uc0\\u8217{}s Stolen Children - CNN Video})","plainCitation":"(Nepal’s Stolen Children - CNN Video)","noteIndex":0},"citationItems":[{"id":326,"uris":["http://zotero.org/users/local/s8f0QVnP/items/KNLRWBDL"],"uri":["http://zotero.org/users/local/s8f0QVnP/items/KNLRWBDL"],"itemData":{"id":326,"type":"motion_picture","title":"Nepal's stolen children - CNN Video","source":"edition.cnn.com","abstract":"Actress and anti-sex trafficking activist Demi Moore partners with the CNN Freedom Project to shine a light on the shocking trade of human life in Nepal.","URL":"https://www.cnn.com/videos/world/2015/05/22/spc-cfp-nepal-stolen-children.cnn","accessed":{"date-parts":[["2019",9,24]]}}}],"schema":"https://github.com/citation-style-language/schema/raw/master/csl-citation.json"} </w:instrText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fldChar w:fldCharType="separate"/>
      </w:r>
      <w:r w:rsidR="00DB0E6D" w:rsidRPr="00DB0E6D">
        <w:rPr>
          <w:rFonts w:ascii="Times New Roman" w:hAnsi="Times New Roman" w:cs="Times New Roman"/>
          <w:sz w:val="24"/>
          <w:szCs w:val="24"/>
        </w:rPr>
        <w:t>(</w:t>
      </w:r>
      <w:r w:rsidR="00DB0E6D" w:rsidRPr="00DB0E6D">
        <w:rPr>
          <w:rFonts w:ascii="Times New Roman" w:hAnsi="Times New Roman" w:cs="Times New Roman"/>
          <w:i/>
          <w:iCs/>
          <w:sz w:val="24"/>
          <w:szCs w:val="24"/>
        </w:rPr>
        <w:t>Nepal’s Stolen Children - CNN Video</w:t>
      </w:r>
      <w:r w:rsidR="00DB0E6D" w:rsidRPr="00DB0E6D">
        <w:rPr>
          <w:rFonts w:ascii="Times New Roman" w:hAnsi="Times New Roman" w:cs="Times New Roman"/>
          <w:sz w:val="24"/>
          <w:szCs w:val="24"/>
        </w:rPr>
        <w:t>)</w:t>
      </w:r>
      <w:r w:rsidR="00DB0E6D">
        <w:rPr>
          <w:rFonts w:ascii="Times New Roman" w:eastAsiaTheme="majorEastAsia" w:hAnsi="Times New Roman" w:cs="Times New Roman"/>
          <w:bCs/>
          <w:sz w:val="24"/>
          <w:szCs w:val="24"/>
        </w:rPr>
        <w:fldChar w:fldCharType="end"/>
      </w:r>
      <w:r w:rsidR="00DF6E9A">
        <w:rPr>
          <w:rFonts w:ascii="Times New Roman" w:eastAsiaTheme="majorEastAsia" w:hAnsi="Times New Roman" w:cs="Times New Roman"/>
          <w:bCs/>
          <w:sz w:val="24"/>
          <w:szCs w:val="24"/>
        </w:rPr>
        <w:t xml:space="preserve">. I observed that the Prime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Minister’s</w:t>
      </w:r>
      <w:r w:rsidR="00DF6E9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response was not 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enthusiastic</w:t>
      </w:r>
      <w:r w:rsidR="00DF6E9A">
        <w:rPr>
          <w:rFonts w:ascii="Times New Roman" w:eastAsiaTheme="majorEastAsia" w:hAnsi="Times New Roman" w:cs="Times New Roman"/>
          <w:bCs/>
          <w:sz w:val="24"/>
          <w:szCs w:val="24"/>
        </w:rPr>
        <w:t xml:space="preserve">, throughout his statement he didn’t appeared committed to fight human trafficking. </w:t>
      </w:r>
    </w:p>
    <w:p w:rsidR="00F53F3E" w:rsidRDefault="009F3178" w:rsidP="00F53F3E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t>Which story impacted you the mo</w:t>
      </w:r>
      <w:r w:rsidR="00F53F3E" w:rsidRPr="00F53F3E">
        <w:rPr>
          <w:rFonts w:ascii="Times New Roman" w:eastAsiaTheme="majorEastAsia" w:hAnsi="Times New Roman" w:cs="Times New Roman"/>
          <w:bCs/>
          <w:sz w:val="24"/>
          <w:szCs w:val="24"/>
        </w:rPr>
        <w:t>st from this documentary?</w:t>
      </w:r>
    </w:p>
    <w:p w:rsidR="00DF6E9A" w:rsidRPr="003E5D28" w:rsidRDefault="00DF6E9A" w:rsidP="003E5D28">
      <w:pPr>
        <w:spacing w:after="0" w:line="480" w:lineRule="auto"/>
        <w:ind w:firstLine="720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In the start of the documentary, a women was </w:t>
      </w:r>
      <w:r w:rsidR="003E5D28" w:rsidRPr="003E5D28">
        <w:rPr>
          <w:rFonts w:ascii="Times New Roman" w:eastAsiaTheme="majorEastAsia" w:hAnsi="Times New Roman" w:cs="Times New Roman"/>
          <w:bCs/>
          <w:sz w:val="24"/>
          <w:szCs w:val="24"/>
        </w:rPr>
        <w:t>introduced</w:t>
      </w:r>
      <w:r w:rsidRP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 who just met her daughter after many long. I felt that story was really sad and has impacted in different ways. For example, it reflects the hardships such </w:t>
      </w:r>
      <w:r w:rsidR="003E5D28" w:rsidRPr="003E5D28">
        <w:rPr>
          <w:rFonts w:ascii="Times New Roman" w:eastAsiaTheme="majorEastAsia" w:hAnsi="Times New Roman" w:cs="Times New Roman"/>
          <w:bCs/>
          <w:sz w:val="24"/>
          <w:szCs w:val="24"/>
        </w:rPr>
        <w:t>women’s</w:t>
      </w:r>
      <w:r w:rsidRP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 face and how hard it is to see you</w:t>
      </w:r>
      <w:r w:rsidR="003E5D28">
        <w:rPr>
          <w:rFonts w:ascii="Times New Roman" w:eastAsiaTheme="majorEastAsia" w:hAnsi="Times New Roman" w:cs="Times New Roman"/>
          <w:bCs/>
          <w:sz w:val="24"/>
          <w:szCs w:val="24"/>
        </w:rPr>
        <w:t>r</w:t>
      </w:r>
      <w:r w:rsidRP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 children so helpless. </w:t>
      </w:r>
    </w:p>
    <w:p w:rsidR="00F53F3E" w:rsidRDefault="00F53F3E" w:rsidP="00F53F3E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lastRenderedPageBreak/>
        <w:t xml:space="preserve">In all of these </w:t>
      </w:r>
      <w:r w:rsidR="003E5D28" w:rsidRPr="00F53F3E">
        <w:rPr>
          <w:rFonts w:ascii="Times New Roman" w:eastAsiaTheme="majorEastAsia" w:hAnsi="Times New Roman" w:cs="Times New Roman"/>
          <w:bCs/>
          <w:sz w:val="24"/>
          <w:szCs w:val="24"/>
        </w:rPr>
        <w:t>documentaries</w:t>
      </w: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 xml:space="preserve">, there is a leader for the cause and mission. How is that uplifting yet in the real world, how is that unrealistic and </w:t>
      </w:r>
      <w:r w:rsidR="003E5D28" w:rsidRPr="00F53F3E">
        <w:rPr>
          <w:rFonts w:ascii="Times New Roman" w:eastAsiaTheme="majorEastAsia" w:hAnsi="Times New Roman" w:cs="Times New Roman"/>
          <w:bCs/>
          <w:sz w:val="24"/>
          <w:szCs w:val="24"/>
        </w:rPr>
        <w:t>challenging</w:t>
      </w:r>
      <w:r w:rsidRPr="00F53F3E">
        <w:rPr>
          <w:rFonts w:ascii="Times New Roman" w:eastAsiaTheme="majorEastAsia" w:hAnsi="Times New Roman" w:cs="Times New Roman"/>
          <w:bCs/>
          <w:sz w:val="24"/>
          <w:szCs w:val="24"/>
        </w:rPr>
        <w:t>?</w:t>
      </w:r>
    </w:p>
    <w:p w:rsidR="00DB0E6D" w:rsidRDefault="003E5D28" w:rsidP="003E5D28">
      <w:pPr>
        <w:spacing w:after="0" w:line="480" w:lineRule="auto"/>
        <w:ind w:firstLine="720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Anarda who is the leader in this documentary, has really surprised many in the world. Since the world is facing such menaces and they are real. Her story can </w:t>
      </w:r>
      <w:r>
        <w:rPr>
          <w:rFonts w:ascii="Times New Roman" w:eastAsiaTheme="majorEastAsia" w:hAnsi="Times New Roman" w:cs="Times New Roman"/>
          <w:bCs/>
          <w:sz w:val="24"/>
          <w:szCs w:val="24"/>
        </w:rPr>
        <w:t>bring</w:t>
      </w:r>
      <w:r w:rsidRP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 enthusiasm to people working in the same are</w:t>
      </w:r>
      <w:bookmarkStart w:id="0" w:name="_GoBack"/>
      <w:bookmarkEnd w:id="0"/>
      <w:r w:rsidRPr="003E5D28">
        <w:rPr>
          <w:rFonts w:ascii="Times New Roman" w:eastAsiaTheme="majorEastAsia" w:hAnsi="Times New Roman" w:cs="Times New Roman"/>
          <w:bCs/>
          <w:sz w:val="24"/>
          <w:szCs w:val="24"/>
        </w:rPr>
        <w:t xml:space="preserve">as. It is also challenging since it involves threats at every level. So one who overcomes such threats like Anarda did can be the real hero. </w:t>
      </w:r>
    </w:p>
    <w:p w:rsidR="00DB0E6D" w:rsidRDefault="00DB0E6D">
      <w:pPr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br w:type="page"/>
      </w:r>
    </w:p>
    <w:p w:rsidR="00DF6E9A" w:rsidRDefault="00DB0E6D" w:rsidP="00DB0E6D">
      <w:pPr>
        <w:spacing w:after="0" w:line="480" w:lineRule="auto"/>
        <w:ind w:firstLine="720"/>
        <w:jc w:val="center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lastRenderedPageBreak/>
        <w:t>Works Cited:</w:t>
      </w:r>
    </w:p>
    <w:p w:rsidR="00F9571E" w:rsidRDefault="00DB0E6D" w:rsidP="00F9571E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eastAsiaTheme="majorEastAsia"/>
          <w:bCs/>
        </w:rPr>
        <w:fldChar w:fldCharType="begin"/>
      </w:r>
      <w:r>
        <w:rPr>
          <w:rFonts w:eastAsiaTheme="majorEastAsia"/>
          <w:bCs/>
        </w:rPr>
        <w:instrText xml:space="preserve"> ADDIN ZOTERO_BIBL {"uncited":[],"omitted":[],"custom":[]} CSL_BIBLIOGRAPHY </w:instrText>
      </w:r>
      <w:r>
        <w:rPr>
          <w:rFonts w:eastAsiaTheme="majorEastAsia"/>
          <w:bCs/>
        </w:rPr>
        <w:fldChar w:fldCharType="separate"/>
      </w:r>
      <w:r w:rsidRPr="00DB0E6D">
        <w:rPr>
          <w:rFonts w:ascii="Times New Roman" w:hAnsi="Times New Roman" w:cs="Times New Roman"/>
          <w:i/>
          <w:iCs/>
          <w:sz w:val="24"/>
        </w:rPr>
        <w:t>Nepal’s Stolen Children - CNN Video</w:t>
      </w:r>
      <w:r w:rsidRPr="00DB0E6D">
        <w:rPr>
          <w:rFonts w:ascii="Times New Roman" w:hAnsi="Times New Roman" w:cs="Times New Roman"/>
          <w:sz w:val="24"/>
        </w:rPr>
        <w:t xml:space="preserve">. </w:t>
      </w:r>
      <w:r w:rsidRPr="00DB0E6D">
        <w:rPr>
          <w:rFonts w:ascii="Times New Roman" w:hAnsi="Times New Roman" w:cs="Times New Roman"/>
          <w:i/>
          <w:iCs/>
          <w:sz w:val="24"/>
        </w:rPr>
        <w:t>edition.cnn.com</w:t>
      </w:r>
      <w:r w:rsidR="00F9571E">
        <w:rPr>
          <w:rFonts w:ascii="Times New Roman" w:hAnsi="Times New Roman" w:cs="Times New Roman"/>
          <w:sz w:val="24"/>
        </w:rPr>
        <w:t>,</w:t>
      </w:r>
    </w:p>
    <w:p w:rsidR="00DB0E6D" w:rsidRPr="00DB0E6D" w:rsidRDefault="00DB0E6D" w:rsidP="00DB0E6D">
      <w:pPr>
        <w:pStyle w:val="Bibliography"/>
        <w:rPr>
          <w:rFonts w:ascii="Times New Roman" w:hAnsi="Times New Roman" w:cs="Times New Roman"/>
          <w:sz w:val="24"/>
        </w:rPr>
      </w:pPr>
      <w:r w:rsidRPr="00DB0E6D">
        <w:rPr>
          <w:rFonts w:ascii="Times New Roman" w:hAnsi="Times New Roman" w:cs="Times New Roman"/>
          <w:sz w:val="24"/>
        </w:rPr>
        <w:t>https://www.cnn.com/videos/world/2015/05/22/spc-cfp-nepal-stolen-children.cnn. Accessed 24 Sept. 2019.</w:t>
      </w:r>
    </w:p>
    <w:p w:rsidR="00DB0E6D" w:rsidRPr="003E5D28" w:rsidRDefault="00DB0E6D" w:rsidP="00DB0E6D">
      <w:pPr>
        <w:spacing w:after="0" w:line="480" w:lineRule="auto"/>
        <w:ind w:firstLine="720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fldChar w:fldCharType="end"/>
      </w:r>
    </w:p>
    <w:p w:rsidR="00F53F3E" w:rsidRPr="0008177B" w:rsidRDefault="00F53F3E" w:rsidP="007C1C60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F53F3E" w:rsidRPr="0008177B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248AB" w:rsidRDefault="004248AB" w:rsidP="00267851">
      <w:pPr>
        <w:spacing w:after="0" w:line="240" w:lineRule="auto"/>
      </w:pPr>
      <w:r>
        <w:separator/>
      </w:r>
    </w:p>
  </w:endnote>
  <w:endnote w:type="continuationSeparator" w:id="0">
    <w:p w:rsidR="004248AB" w:rsidRDefault="004248AB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248AB" w:rsidRDefault="004248AB" w:rsidP="00267851">
      <w:pPr>
        <w:spacing w:after="0" w:line="240" w:lineRule="auto"/>
      </w:pPr>
      <w:r>
        <w:separator/>
      </w:r>
    </w:p>
  </w:footnote>
  <w:footnote w:type="continuationSeparator" w:id="0">
    <w:p w:rsidR="004248AB" w:rsidRDefault="004248AB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F53F3E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Teah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F9571E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F53F3E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>
          <w:rPr>
            <w:rFonts w:ascii="Times New Roman" w:hAnsi="Times New Roman" w:cs="Times New Roman"/>
            <w:sz w:val="24"/>
            <w:szCs w:val="24"/>
          </w:rPr>
          <w:t>Teah</w:t>
        </w:r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B3B75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9571E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D244307"/>
    <w:multiLevelType w:val="hybridMultilevel"/>
    <w:tmpl w:val="1B1A3898"/>
    <w:lvl w:ilvl="0" w:tplc="959297F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yNLYwMzA1MjUwNTU1NzNS0lEKTi0uzszPAykwrAUAxNX34iwAAAA="/>
  </w:docVars>
  <w:rsids>
    <w:rsidRoot w:val="0008177B"/>
    <w:rsid w:val="00024ABE"/>
    <w:rsid w:val="0008177B"/>
    <w:rsid w:val="00086FDE"/>
    <w:rsid w:val="000B30C1"/>
    <w:rsid w:val="000C6059"/>
    <w:rsid w:val="00102F66"/>
    <w:rsid w:val="00141074"/>
    <w:rsid w:val="00187C02"/>
    <w:rsid w:val="0023736C"/>
    <w:rsid w:val="00267851"/>
    <w:rsid w:val="00271F3A"/>
    <w:rsid w:val="002777E7"/>
    <w:rsid w:val="002871B1"/>
    <w:rsid w:val="002C01EB"/>
    <w:rsid w:val="003C2B45"/>
    <w:rsid w:val="003C65D5"/>
    <w:rsid w:val="003E5D28"/>
    <w:rsid w:val="004248AB"/>
    <w:rsid w:val="00471063"/>
    <w:rsid w:val="00473F69"/>
    <w:rsid w:val="004D4892"/>
    <w:rsid w:val="00550EFD"/>
    <w:rsid w:val="005A1A77"/>
    <w:rsid w:val="005B734B"/>
    <w:rsid w:val="005C20F1"/>
    <w:rsid w:val="005C5628"/>
    <w:rsid w:val="007C1C60"/>
    <w:rsid w:val="00812A71"/>
    <w:rsid w:val="008A6D60"/>
    <w:rsid w:val="008B3B75"/>
    <w:rsid w:val="00923802"/>
    <w:rsid w:val="00941495"/>
    <w:rsid w:val="00997E30"/>
    <w:rsid w:val="009F3178"/>
    <w:rsid w:val="009F5BB9"/>
    <w:rsid w:val="00A4374D"/>
    <w:rsid w:val="00A61F80"/>
    <w:rsid w:val="00AF5003"/>
    <w:rsid w:val="00B22BC7"/>
    <w:rsid w:val="00B405F9"/>
    <w:rsid w:val="00B73412"/>
    <w:rsid w:val="00BC6300"/>
    <w:rsid w:val="00C5356B"/>
    <w:rsid w:val="00C74D28"/>
    <w:rsid w:val="00C75C92"/>
    <w:rsid w:val="00C77983"/>
    <w:rsid w:val="00C8278A"/>
    <w:rsid w:val="00CA2688"/>
    <w:rsid w:val="00CF0A51"/>
    <w:rsid w:val="00D5076D"/>
    <w:rsid w:val="00D5779E"/>
    <w:rsid w:val="00D74986"/>
    <w:rsid w:val="00D923BB"/>
    <w:rsid w:val="00DB0E6D"/>
    <w:rsid w:val="00DF6E9A"/>
    <w:rsid w:val="00E63809"/>
    <w:rsid w:val="00EF1641"/>
    <w:rsid w:val="00F42017"/>
    <w:rsid w:val="00F53F3E"/>
    <w:rsid w:val="00F55FC0"/>
    <w:rsid w:val="00F728D4"/>
    <w:rsid w:val="00F9571E"/>
    <w:rsid w:val="00FD78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5D7E6C38-F09C-4EF5-A036-ED406C5833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F53F3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53F3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F53F3E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B0E6D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AD5AD54-A8B0-4E5A-9A73-0DE5054F9D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</TotalTime>
  <Pages>4</Pages>
  <Words>885</Words>
  <Characters>5051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9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8</cp:revision>
  <dcterms:created xsi:type="dcterms:W3CDTF">2013-02-16T20:11:00Z</dcterms:created>
  <dcterms:modified xsi:type="dcterms:W3CDTF">2019-09-25T0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90k9YyMs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